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5EAB" w:rsidRPr="0019295D" w:rsidRDefault="00E96676">
      <w:pPr>
        <w:rPr>
          <w:rFonts w:ascii="Times New Roman" w:hAnsi="Times New Roman" w:cs="Times New Roman"/>
          <w:b/>
          <w:sz w:val="22"/>
        </w:rPr>
      </w:pPr>
      <w:r w:rsidRPr="0019295D">
        <w:rPr>
          <w:rFonts w:ascii="Times New Roman" w:hAnsi="Times New Roman" w:cs="Times New Roman"/>
          <w:b/>
          <w:sz w:val="22"/>
        </w:rPr>
        <w:t>S1</w:t>
      </w:r>
      <w:r w:rsidR="002735C0">
        <w:rPr>
          <w:rFonts w:ascii="Times New Roman" w:hAnsi="Times New Roman" w:cs="Times New Roman" w:hint="eastAsia"/>
          <w:b/>
          <w:sz w:val="22"/>
        </w:rPr>
        <w:t xml:space="preserve"> Table</w:t>
      </w:r>
    </w:p>
    <w:tbl>
      <w:tblPr>
        <w:tblW w:w="14616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262"/>
        <w:gridCol w:w="5620"/>
        <w:gridCol w:w="7734"/>
      </w:tblGrid>
      <w:tr w:rsidR="009D6970" w:rsidRPr="0019295D" w:rsidTr="00E96676">
        <w:trPr>
          <w:trHeight w:val="286"/>
        </w:trPr>
        <w:tc>
          <w:tcPr>
            <w:tcW w:w="126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andidate microRNAs</w:t>
            </w:r>
          </w:p>
        </w:tc>
        <w:tc>
          <w:tcPr>
            <w:tcW w:w="5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miRNAs level and clinical significance in tissues</w:t>
            </w:r>
          </w:p>
        </w:tc>
        <w:tc>
          <w:tcPr>
            <w:tcW w:w="77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miRNAs level and clinical significance in circulation</w:t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  <w:t>miR-21</w:t>
            </w:r>
          </w:p>
        </w:tc>
        <w:tc>
          <w:tcPr>
            <w:tcW w:w="56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9D6970" w:rsidRPr="0019295D" w:rsidRDefault="009D6970" w:rsidP="006A55EF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Most extensively investigated oncogenic microRNA whose expression is frequently up-regulated in CRC. Overexpression in tissues correlates with recurrence ,poor 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prognosis and chemo resistance 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Y2hldHRlcjwvQXV0aG9yPjxZZWFyPjIwMDg8L1llYXI+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Y2hldHRlcjwvQXV0aG9yPjxZZWFyPjIwMDg8L1llYXI+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-5)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LYW5hYW48L0F1dGhvcj48WWVhcj4yMDEyPC9ZZWFyPjxS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LYW5hYW48L0F1dGhvcj48WWVhcj4yMDEyPC9ZZWFyPjxS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6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and advanced adenomas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iu&lt;/Author&gt;&lt;Year&gt;2013&lt;/Year&gt;&lt;RecNum&gt;13&lt;/RecNum&gt;&lt;record&gt;&lt;rec-number&gt;13&lt;/rec-number&gt;&lt;foreign-keys&gt;&lt;key app="EN" db-id="rsf0ffvtvd0dw9eeewupas55dr2dt2ervpt0"&gt;13&lt;/key&gt;&lt;/foreign-keys&gt;&lt;ref-type name="Journal Article"&gt;17&lt;/ref-type&gt;&lt;contributors&gt;&lt;authors&gt;&lt;author&gt;Liu, G. H.&lt;/author&gt;&lt;author&gt;Zhou, Z. G.&lt;/author&gt;&lt;author&gt;Chen, R.&lt;/author&gt;&lt;author&gt;Wang, M. J.&lt;/author&gt;&lt;author&gt;Zhou, B.&lt;/author&gt;&lt;author&gt;Li, Y.&lt;/author&gt;&lt;author&gt;Sun, X. F.&lt;/author&gt;&lt;/authors&gt;&lt;/contributors&gt;&lt;auth-address&gt;Department of Gastrointestinal Surgery, West China Hospital, Sichuan University, 37 Guo Xue Xiang, Chengdu, 610041, China.&lt;/auth-address&gt;&lt;titles&gt;&lt;title&gt;Serum miR-21 and miR-92a as biomarkers in the diagnosis and prognosis of colorectal cancer&lt;/title&gt;&lt;secondary-title&gt;Tumour Biol&lt;/secondary-title&gt;&lt;/titles&gt;&lt;periodical&gt;&lt;full-title&gt;Tumour Biol&lt;/full-title&gt;&lt;/periodical&gt;&lt;pages&gt;2175-81&lt;/pages&gt;&lt;volume&gt;34&lt;/volume&gt;&lt;number&gt;4&lt;/number&gt;&lt;edition&gt;2013/04/30&lt;/edition&gt;&lt;keywords&gt;&lt;keyword&gt;Adenoma/*blood/diagnosis/mortality&lt;/keyword&gt;&lt;keyword&gt;Colorectal Neoplasms/*blood/diagnosis/mortality&lt;/keyword&gt;&lt;keyword&gt;Female&lt;/keyword&gt;&lt;keyword&gt;Humans&lt;/keyword&gt;&lt;keyword&gt;Male&lt;/keyword&gt;&lt;keyword&gt;MicroRNAs/*blood&lt;/keyword&gt;&lt;keyword&gt;Middle Aged&lt;/keyword&gt;&lt;keyword&gt;Prognosis&lt;/keyword&gt;&lt;keyword&gt;Proportional Hazards Models&lt;/keyword&gt;&lt;keyword&gt;ROC Curve&lt;/keyword&gt;&lt;/keywords&gt;&lt;dates&gt;&lt;year&gt;2013&lt;/year&gt;&lt;pub-dates&gt;&lt;date&gt;Aug&lt;/date&gt;&lt;/pub-dates&gt;&lt;/dates&gt;&lt;isbn&gt;1423-0380 (Electronic)&amp;#xD;1010-4283 (Linking)&lt;/isbn&gt;&lt;accession-num&gt;23625654&lt;/accession-num&gt;&lt;urls&gt;&lt;related-urls&gt;&lt;url&gt;http://www.ncbi.nlm.nih.gov/entrez/query.fcgi?cmd=Retrieve&amp;amp;db=PubMed&amp;amp;dopt=Citation&amp;amp;list_uids=23625654&lt;/url&gt;&lt;/related-urls&gt;&lt;/urls&gt;&lt;electronic-resource-num&gt;10.1007/s13277-013-0753-8&lt;/electronic-resource-num&gt;&lt;language&gt;eng&lt;/language&gt;&lt;/record&gt;&lt;/Cite&gt;&lt;/EndNote&gt;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7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and advanced adenomas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Ub2l5YW1hPC9BdXRob3I+PFllYXI+MjAxMzwvWWVhcj48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Ub2l5YW1hPC9BdXRob3I+PFllYXI+MjAxMzwvWWVhcj48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8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86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E96676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Correlation</w:t>
            </w:r>
            <w:r w:rsidR="009D6970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with the recurrence and mortality of CRC patients </w:t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NZW5lbmRlejwvQXV0aG9yPjxZZWFyPjIwMTM8L1llYXI+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</w:fldData>
              </w:fldChar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NZW5lbmRlejwvQXV0aG9yPjxZZWFyPjIwMTM8L1llYXI+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</w:fldData>
              </w:fldChar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9)</w:t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86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　</w:t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  <w:t>miR-29a</w:t>
            </w:r>
          </w:p>
        </w:tc>
        <w:tc>
          <w:tcPr>
            <w:tcW w:w="56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Increased in CRC tissues and overexpression in tissues correlates with recurrence and poor prognosis.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GdTwvQXV0aG9yPjxZZWFyPjIwMTI8L1llYXI+PFJlY051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GdTwvQXV0aG9yPjxZZWFyPjIwMTI8L1llYXI+PFJlY051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0-12)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and advanced adenomas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uang&lt;/Author&gt;&lt;Year&gt;2010&lt;/Year&gt;&lt;RecNum&gt;21&lt;/RecNum&gt;&lt;record&gt;&lt;rec-number&gt;21&lt;/rec-number&gt;&lt;foreign-keys&gt;&lt;key app="EN" db-id="v9tfvea5dd0x22ed0xmvfwp8pda59d22fxdf"&gt;21&lt;/key&gt;&lt;/foreign-keys&gt;&lt;ref-type name="Journal Article"&gt;17&lt;/ref-type&gt;&lt;contributors&gt;&lt;authors&gt;&lt;author&gt;Huang, Z.&lt;/author&gt;&lt;author&gt;Huang, D.&lt;/author&gt;&lt;author&gt;Ni, S.&lt;/author&gt;&lt;author&gt;Peng, Z.&lt;/author&gt;&lt;author&gt;Sheng, W.&lt;/author&gt;&lt;author&gt;Du, X.&lt;/author&gt;&lt;/authors&gt;&lt;/contributors&gt;&lt;auth-address&gt;Department of Pathology, Cancer Hospital, Fudan University, Shanghai, China.&lt;/auth-address&gt;&lt;titles&gt;&lt;title&gt;Plasma microRNAs are promising novel biomarkers for early detection of colorectal cancer&lt;/title&gt;&lt;secondary-title&gt;Int J Cancer&lt;/secondary-title&gt;&lt;/titles&gt;&lt;periodical&gt;&lt;full-title&gt;Int J Cancer&lt;/full-title&gt;&lt;/periodical&gt;&lt;pages&gt;118-26&lt;/pages&gt;&lt;volume&gt;127&lt;/volume&gt;&lt;number&gt;1&lt;/number&gt;&lt;edition&gt;2009/10/31&lt;/edition&gt;&lt;keywords&gt;&lt;keyword&gt;Aged&lt;/keyword&gt;&lt;keyword&gt;Case-Control Studies&lt;/keyword&gt;&lt;keyword&gt;Colorectal Neoplasms/*diagnosis&lt;/keyword&gt;&lt;keyword&gt;Early Diagnosis&lt;/keyword&gt;&lt;keyword&gt;Female&lt;/keyword&gt;&lt;keyword&gt;Humans&lt;/keyword&gt;&lt;keyword&gt;Male&lt;/keyword&gt;&lt;keyword&gt;MicroRNAs/*blood&lt;/keyword&gt;&lt;keyword&gt;Middle Aged&lt;/keyword&gt;&lt;keyword&gt;Reverse Transcriptase Polymerase Chain Reaction&lt;/keyword&gt;&lt;keyword&gt;Tumor Markers, Biological/*blood&lt;/keyword&gt;&lt;/keywords&gt;&lt;dates&gt;&lt;year&gt;2010&lt;/year&gt;&lt;pub-dates&gt;&lt;date&gt;Jul 1&lt;/date&gt;&lt;/pub-dates&gt;&lt;/dates&gt;&lt;isbn&gt;1097-0215 (Electronic)&amp;#xD;0020-7136 (Linking)&lt;/isbn&gt;&lt;accession-num&gt;19876917&lt;/accession-num&gt;&lt;urls&gt;&lt;related-urls&gt;&lt;url&gt;http://www.ncbi.nlm.nih.gov/entrez/query.fcgi?cmd=Retrieve&amp;amp;db=PubMed&amp;amp;dopt=Citation&amp;amp;list_uids=19876917&lt;/url&gt;&lt;/related-urls&gt;&lt;/urls&gt;&lt;electronic-resource-num&gt;10.1002/ijc.25007&lt;/electronic-resource-num&gt;&lt;language&gt;eng&lt;/language&gt;&lt;/record&gt;&lt;/Cite&gt;&lt;/EndNote&gt;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3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HaXJhbGRlejwvQXV0aG9yPjxZZWFyPjIwMTM8L1llYXI+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HaXJhbGRlejwvQXV0aG9yPjxZZWFyPjIwMTM8L1llYXI+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4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with liver metastasis compared with non-metastatic CRC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Wang&lt;/Author&gt;&lt;Year&gt;2012&lt;/Year&gt;&lt;RecNum&gt;15&lt;/RecNum&gt;&lt;record&gt;&lt;rec-number&gt;15&lt;/rec-number&gt;&lt;foreign-keys&gt;&lt;key app="EN" db-id="rsf0ffvtvd0dw9eeewupas55dr2dt2ervpt0"&gt;15&lt;/key&gt;&lt;/foreign-keys&gt;&lt;ref-type name="Journal Article"&gt;17&lt;/ref-type&gt;&lt;contributors&gt;&lt;authors&gt;&lt;author&gt;Wang, L. G.&lt;/author&gt;&lt;author&gt;Gu, J.&lt;/author&gt;&lt;/authors&gt;&lt;/contributors&gt;&lt;auth-address&gt;Key laboratory of Carcinogenesis and Translational Research (Ministry of Education), Peking University School of Oncology, Beijing Cancer Hospital &amp;amp; Institute, Beijing 100142, China.&lt;/auth-address&gt;&lt;titles&gt;&lt;title&gt;Serum microRNA-29a is a promising novel marker for early detection of colorectal liver metastasis&lt;/title&gt;&lt;secondary-title&gt;Cancer Epidemiol&lt;/secondary-title&gt;&lt;/titles&gt;&lt;periodical&gt;&lt;full-title&gt;Cancer Epidemiol&lt;/full-title&gt;&lt;/periodical&gt;&lt;pages&gt;e61-7&lt;/pages&gt;&lt;volume&gt;36&lt;/volume&gt;&lt;number&gt;1&lt;/number&gt;&lt;edition&gt;2011/10/25&lt;/edition&gt;&lt;keywords&gt;&lt;keyword&gt;Adult&lt;/keyword&gt;&lt;keyword&gt;Aged&lt;/keyword&gt;&lt;keyword&gt;Aged, 80 and over&lt;/keyword&gt;&lt;keyword&gt;Colorectal Neoplasms/blood/*genetics/pathology&lt;/keyword&gt;&lt;keyword&gt;Early Detection of Cancer&lt;/keyword&gt;&lt;keyword&gt;Female&lt;/keyword&gt;&lt;keyword&gt;Humans&lt;/keyword&gt;&lt;keyword&gt;Liver Neoplasms/blood/*genetics/*secondary&lt;/keyword&gt;&lt;keyword&gt;Male&lt;/keyword&gt;&lt;keyword&gt;MicroRNAs/*blood/genetics&lt;/keyword&gt;&lt;keyword&gt;Middle Aged&lt;/keyword&gt;&lt;keyword&gt;Neoplasm Metastasis&lt;/keyword&gt;&lt;keyword&gt;Tumor Markers, Biological/*blood/*genetics&lt;/keyword&gt;&lt;/keywords&gt;&lt;dates&gt;&lt;year&gt;2012&lt;/year&gt;&lt;pub-dates&gt;&lt;date&gt;Feb&lt;/date&gt;&lt;/pub-dates&gt;&lt;/dates&gt;&lt;isbn&gt;1877-783X (Electronic)&amp;#xD;1877-7821 (Linking)&lt;/isbn&gt;&lt;accession-num&gt;22018950&lt;/accession-num&gt;&lt;urls&gt;&lt;related-urls&gt;&lt;url&gt;http://www.ncbi.nlm.nih.gov/entrez/query.fcgi?cmd=Retrieve&amp;amp;db=PubMed&amp;amp;dopt=Citation&amp;amp;list_uids=22018950&lt;/url&gt;&lt;/related-urls&gt;&lt;/urls&gt;&lt;electronic-resource-num&gt;S1877-7821(11)00082-8 [pii]&amp;#xD;10.1016/j.canep.2011.05.002&lt;/electronic-resource-num&gt;&lt;language&gt;eng&lt;/language&gt;&lt;/record&gt;&lt;/Cite&gt;&lt;/EndNote&gt;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5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86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Increase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d</w:t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in stage III CRC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CcnVuZXQgVmVnYTwvQXV0aG9yPjxZZWFyPjIwMTM8L1ll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CcnVuZXQgVmVnYTwvQXV0aG9yPjxZZWFyPjIwMTM8L1ll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6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316"/>
        </w:trPr>
        <w:tc>
          <w:tcPr>
            <w:tcW w:w="126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  <w:t>miR-92a</w:t>
            </w:r>
          </w:p>
        </w:tc>
        <w:tc>
          <w:tcPr>
            <w:tcW w:w="56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Increased in CRC tissues and overexpression in tissues correlates with tumor metastasis and poor prognosis.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Y2hlZTwvQXV0aG9yPjxZZWFyPjIwMTI8L1llYXI+PFJl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Y2hlZTwvQXV0aG9yPjxZZWFyPjIwMTI8L1llYXI+PFJl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7-20)</w:t>
            </w:r>
            <w:r w:rsidR="006A55EF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 </w:t>
            </w: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Increase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d</w:t>
            </w: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in CRC patients; decrease in post-operative samples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OZzwvQXV0aG9yPjxZZWFyPjIwMDk8L1llYXI+PFJlY051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OZzwvQXV0aG9yPjxZZWFyPjIwMDk8L1llYXI+PFJlY051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21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71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and advanced adenomas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uang&lt;/Author&gt;&lt;Year&gt;2010&lt;/Year&gt;&lt;RecNum&gt;21&lt;/RecNum&gt;&lt;record&gt;&lt;rec-number&gt;21&lt;/rec-number&gt;&lt;foreign-keys&gt;&lt;key app="EN" db-id="v9tfvea5dd0x22ed0xmvfwp8pda59d22fxdf"&gt;21&lt;/key&gt;&lt;/foreign-keys&gt;&lt;ref-type name="Journal Article"&gt;17&lt;/ref-type&gt;&lt;contributors&gt;&lt;authors&gt;&lt;author&gt;Huang, Z.&lt;/author&gt;&lt;author&gt;Huang, D.&lt;/author&gt;&lt;author&gt;Ni, S.&lt;/author&gt;&lt;author&gt;Peng, Z.&lt;/author&gt;&lt;author&gt;Sheng, W.&lt;/author&gt;&lt;author&gt;Du, X.&lt;/author&gt;&lt;/authors&gt;&lt;/contributors&gt;&lt;auth-address&gt;Department of Pathology, Cancer Hospital, Fudan University, Shanghai, China.&lt;/auth-address&gt;&lt;titles&gt;&lt;title&gt;Plasma microRNAs are promising novel biomarkers for early detection of colorectal cancer&lt;/title&gt;&lt;secondary-title&gt;Int J Cancer&lt;/secondary-title&gt;&lt;/titles&gt;&lt;periodical&gt;&lt;full-title&gt;Int J Cancer&lt;/full-title&gt;&lt;/periodical&gt;&lt;pages&gt;118-26&lt;/pages&gt;&lt;volume&gt;127&lt;/volume&gt;&lt;number&gt;1&lt;/number&gt;&lt;edition&gt;2009/10/31&lt;/edition&gt;&lt;keywords&gt;&lt;keyword&gt;Aged&lt;/keyword&gt;&lt;keyword&gt;Case-Control Studies&lt;/keyword&gt;&lt;keyword&gt;Colorectal Neoplasms/*diagnosis&lt;/keyword&gt;&lt;keyword&gt;Early Diagnosis&lt;/keyword&gt;&lt;keyword&gt;Female&lt;/keyword&gt;&lt;keyword&gt;Humans&lt;/keyword&gt;&lt;keyword&gt;Male&lt;/keyword&gt;&lt;keyword&gt;MicroRNAs/*blood&lt;/keyword&gt;&lt;keyword&gt;Middle Aged&lt;/keyword&gt;&lt;keyword&gt;Reverse Transcriptase Polymerase Chain Reaction&lt;/keyword&gt;&lt;keyword&gt;Tumor Markers, Biological/*blood&lt;/keyword&gt;&lt;/keywords&gt;&lt;dates&gt;&lt;year&gt;2010&lt;/year&gt;&lt;pub-dates&gt;&lt;date&gt;Jul 1&lt;/date&gt;&lt;/pub-dates&gt;&lt;/dates&gt;&lt;isbn&gt;1097-0215 (Electronic)&amp;#xD;0020-7136 (Linking)&lt;/isbn&gt;&lt;accession-num&gt;19876917&lt;/accession-num&gt;&lt;urls&gt;&lt;related-urls&gt;&lt;url&gt;http://www.ncbi.nlm.nih.gov/entrez/query.fcgi?cmd=Retrieve&amp;amp;db=PubMed&amp;amp;dopt=Citation&amp;amp;list_uids=19876917&lt;/url&gt;&lt;/related-urls&gt;&lt;/urls&gt;&lt;electronic-resource-num&gt;10.1002/ijc.25007&lt;/electronic-resource-num&gt;&lt;language&gt;eng&lt;/language&gt;&lt;/record&gt;&lt;/Cite&gt;&lt;/EndNote&gt;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13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286"/>
        </w:trPr>
        <w:tc>
          <w:tcPr>
            <w:tcW w:w="126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56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9D6970" w:rsidRPr="0019295D" w:rsidRDefault="009D6970" w:rsidP="009D6970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7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and advanced adenomas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Liu&lt;/Author&gt;&lt;Year&gt;2013&lt;/Year&gt;&lt;RecNum&gt;13&lt;/RecNum&gt;&lt;record&gt;&lt;rec-number&gt;13&lt;/rec-number&gt;&lt;foreign-keys&gt;&lt;key app="EN" db-id="rsf0ffvtvd0dw9eeewupas55dr2dt2ervpt0"&gt;13&lt;/key&gt;&lt;/foreign-keys&gt;&lt;ref-type name="Journal Article"&gt;17&lt;/ref-type&gt;&lt;contributors&gt;&lt;authors&gt;&lt;author&gt;Liu, G. H.&lt;/author&gt;&lt;author&gt;Zhou, Z. G.&lt;/author&gt;&lt;author&gt;Chen, R.&lt;/author&gt;&lt;author&gt;Wang, M. J.&lt;/author&gt;&lt;author&gt;Zhou, B.&lt;/author&gt;&lt;author&gt;Li, Y.&lt;/author&gt;&lt;author&gt;Sun, X. F.&lt;/author&gt;&lt;/authors&gt;&lt;/contributors&gt;&lt;auth-address&gt;Department of Gastrointestinal Surgery, West China Hospital, Sichuan University, 37 Guo Xue Xiang, Chengdu, 610041, China.&lt;/auth-address&gt;&lt;titles&gt;&lt;title&gt;Serum miR-21 and miR-92a as biomarkers in the diagnosis and prognosis of colorectal cancer&lt;/title&gt;&lt;secondary-title&gt;Tumour Biol&lt;/secondary-title&gt;&lt;/titles&gt;&lt;periodical&gt;&lt;full-title&gt;Tumour Biol&lt;/full-title&gt;&lt;/periodical&gt;&lt;pages&gt;2175-81&lt;/pages&gt;&lt;volume&gt;34&lt;/volume&gt;&lt;number&gt;4&lt;/number&gt;&lt;edition&gt;2013/04/30&lt;/edition&gt;&lt;keywords&gt;&lt;keyword&gt;Adenoma/*blood/diagnosis/mortality&lt;/keyword&gt;&lt;keyword&gt;Colorectal Neoplasms/*blood/diagnosis/mortality&lt;/keyword&gt;&lt;keyword&gt;Female&lt;/keyword&gt;&lt;keyword&gt;Humans&lt;/keyword&gt;&lt;keyword&gt;Male&lt;/keyword&gt;&lt;keyword&gt;MicroRNAs/*blood&lt;/keyword&gt;&lt;keyword&gt;Middle Aged&lt;/keyword&gt;&lt;keyword&gt;Prognosis&lt;/keyword&gt;&lt;keyword&gt;Proportional Hazards Models&lt;/keyword&gt;&lt;keyword&gt;ROC Curve&lt;/keyword&gt;&lt;/keywords&gt;&lt;dates&gt;&lt;year&gt;2013&lt;/year&gt;&lt;pub-dates&gt;&lt;date&gt;Aug&lt;/date&gt;&lt;/pub-dates&gt;&lt;/dates&gt;&lt;isbn&gt;1423-0380 (Electronic)&amp;#xD;1010-4283 (Linking)&lt;/isbn&gt;&lt;accession-num&gt;23625654&lt;/accession-num&gt;&lt;urls&gt;&lt;related-urls&gt;&lt;url&gt;http://www.ncbi.nlm.nih.gov/entrez/query.fcgi?cmd=Retrieve&amp;amp;db=PubMed&amp;amp;dopt=Citation&amp;amp;list_uids=23625654&lt;/url&gt;&lt;/related-urls&gt;&lt;/urls&gt;&lt;electronic-resource-num&gt;10.1007/s13277-013-0753-8&lt;/electronic-resource-num&gt;&lt;language&gt;eng&lt;/language&gt;&lt;/record&gt;&lt;/Cite&gt;&lt;/EndNote&gt;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7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9D6970" w:rsidRPr="0019295D" w:rsidTr="00E96676">
        <w:trPr>
          <w:trHeight w:val="1098"/>
        </w:trPr>
        <w:tc>
          <w:tcPr>
            <w:tcW w:w="12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9D6970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</w:rPr>
              <w:t>miR-135b</w:t>
            </w:r>
          </w:p>
        </w:tc>
        <w:tc>
          <w:tcPr>
            <w:tcW w:w="5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tissues, which correlates with clinical stage, liver metastasis, and both disease-free survival (DFS) and cancer-specific survival of patients </w:t>
            </w:r>
            <w:r w:rsidR="00FD799B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YdTwvQXV0aG9yPjxZZWFyPjIwMTI8L1llYXI+PFJlY051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YdTwvQXV0aG9yPjxZZWFyPjIwMTI8L1llYXI+PFJlY051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FD799B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FD799B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22-24)</w:t>
            </w:r>
            <w:r w:rsidR="00FD799B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77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D6970" w:rsidRPr="0019295D" w:rsidRDefault="009D6970" w:rsidP="00E96676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pPr>
            <w:r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 xml:space="preserve">Increased in CRC compared with controls 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OZzwvQXV0aG9yPjxZZWFyPjIwMDk8L1llYXI+PFJlY051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OZzwvQXV0aG9yPjxZZWFyPjIwMDk8L1llYXI+PFJlY051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</w:fldData>
              </w:fldCha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t>(21)</w:t>
            </w:r>
            <w:r w:rsidR="00E96676" w:rsidRPr="0019295D">
              <w:rPr>
                <w:rFonts w:ascii="Times New Roman" w:eastAsia="ＭＳ Ｐゴシック" w:hAnsi="Times New Roman" w:cs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</w:tbl>
    <w:p w:rsidR="006A55EF" w:rsidRPr="002735C0" w:rsidRDefault="009C160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  <w:r w:rsidR="00440D99" w:rsidRPr="0019295D">
        <w:rPr>
          <w:rFonts w:ascii="Times New Roman" w:hAnsi="Times New Roman" w:cs="Times New Roman"/>
          <w:b/>
          <w:sz w:val="22"/>
        </w:rPr>
        <w:lastRenderedPageBreak/>
        <w:t>References of S</w:t>
      </w:r>
      <w:r w:rsidR="002735C0">
        <w:rPr>
          <w:rFonts w:ascii="Times New Roman" w:hAnsi="Times New Roman" w:cs="Times New Roman" w:hint="eastAsia"/>
          <w:b/>
          <w:sz w:val="22"/>
        </w:rPr>
        <w:t xml:space="preserve">1 </w:t>
      </w:r>
      <w:r w:rsidR="002735C0">
        <w:rPr>
          <w:rFonts w:ascii="Times New Roman" w:hAnsi="Times New Roman" w:cs="Times New Roman"/>
          <w:b/>
          <w:sz w:val="22"/>
        </w:rPr>
        <w:t>Table</w:t>
      </w:r>
    </w:p>
    <w:p w:rsidR="00E96676" w:rsidRPr="00906DCC" w:rsidRDefault="006A55EF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19295D">
        <w:rPr>
          <w:rFonts w:ascii="Times New Roman" w:hAnsi="Times New Roman" w:cs="Times New Roman"/>
        </w:rPr>
        <w:fldChar w:fldCharType="begin"/>
      </w:r>
      <w:r w:rsidRPr="0019295D">
        <w:rPr>
          <w:rFonts w:ascii="Times New Roman" w:hAnsi="Times New Roman" w:cs="Times New Roman"/>
        </w:rPr>
        <w:instrText xml:space="preserve"> ADDIN EN.REFLIST </w:instrText>
      </w:r>
      <w:r w:rsidRPr="0019295D">
        <w:rPr>
          <w:rFonts w:ascii="Times New Roman" w:hAnsi="Times New Roman" w:cs="Times New Roman"/>
        </w:rPr>
        <w:fldChar w:fldCharType="separate"/>
      </w:r>
      <w:r w:rsidR="00E96676" w:rsidRPr="00906DCC">
        <w:rPr>
          <w:rFonts w:ascii="Times New Roman" w:hAnsi="Times New Roman" w:cs="Times New Roman"/>
          <w:sz w:val="24"/>
        </w:rPr>
        <w:t>1.</w:t>
      </w:r>
      <w:r w:rsidR="00E96676" w:rsidRPr="00906DCC">
        <w:rPr>
          <w:rFonts w:ascii="Times New Roman" w:hAnsi="Times New Roman" w:cs="Times New Roman"/>
          <w:sz w:val="24"/>
        </w:rPr>
        <w:tab/>
        <w:t>Schetter AJ, Leung SY, Sohn JJ, Zanetti KA, Bowman ED, Yanaihara N, et al. MicroRNA expression profiles associated with prognosis and therapeutic outcome in colon adenocarcinoma. JAMA 2008;299(4):425-36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2.</w:t>
      </w:r>
      <w:r w:rsidRPr="00906DCC">
        <w:rPr>
          <w:rFonts w:ascii="Times New Roman" w:hAnsi="Times New Roman" w:cs="Times New Roman"/>
          <w:sz w:val="24"/>
        </w:rPr>
        <w:tab/>
        <w:t>Kulda V, Pesta M, Topolcan O, Liska V, Treska V, Sutnar A, et al. Relevance of miR-21 and miR-143 expression in tissue samples of colorectal carcinoma and its liver metastases. Cancer Genet Cytogenet 2010;200(2):154-60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3.</w:t>
      </w:r>
      <w:r w:rsidRPr="00906DCC">
        <w:rPr>
          <w:rFonts w:ascii="Times New Roman" w:hAnsi="Times New Roman" w:cs="Times New Roman"/>
          <w:sz w:val="24"/>
        </w:rPr>
        <w:tab/>
        <w:t>Shibuya H, Iinuma H, Shimada R, Horiuchi A, Watanabe T. Clinicopathological and prognostic value of microRNA-21 and microRNA-155 in colorectal cancer. Oncology 2010;79(3-4):313-20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4.</w:t>
      </w:r>
      <w:r w:rsidRPr="00906DCC">
        <w:rPr>
          <w:rFonts w:ascii="Times New Roman" w:hAnsi="Times New Roman" w:cs="Times New Roman"/>
          <w:sz w:val="24"/>
        </w:rPr>
        <w:tab/>
        <w:t>Schetter AJ, Nguyen GH, Bowman ED, Mathe EA, Yuen ST, Hawkes JE, et al. Association of inflammation-related and microRNA gene expression with cancer-specific mortality of colon adenocarcinoma. Clin Cancer Res 2009;15(18):5878-87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5.</w:t>
      </w:r>
      <w:r w:rsidRPr="00906DCC">
        <w:rPr>
          <w:rFonts w:ascii="Times New Roman" w:hAnsi="Times New Roman" w:cs="Times New Roman"/>
          <w:sz w:val="24"/>
        </w:rPr>
        <w:tab/>
        <w:t>Nielsen BS, Jorgensen S, Fog JU, Sokilde R, Christensen IJ, Hansen U, et al. High levels of microRNA-21 in the stroma of colorectal cancers predict short disease-free survival in stage II colon cancer patients. Clin Exp Metastasis 2011;28(1):27-38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6.</w:t>
      </w:r>
      <w:r w:rsidRPr="00906DCC">
        <w:rPr>
          <w:rFonts w:ascii="Times New Roman" w:hAnsi="Times New Roman" w:cs="Times New Roman"/>
          <w:sz w:val="24"/>
        </w:rPr>
        <w:tab/>
        <w:t>Kanaan Z, Rai SN, Eichenberger MR, Roberts H, Keskey B, Pan J, et al. Plasma miR-21: a potential diagnostic marker of colorectal cancer. Ann Surg 2012;256(3):544-51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7.</w:t>
      </w:r>
      <w:r w:rsidRPr="00906DCC">
        <w:rPr>
          <w:rFonts w:ascii="Times New Roman" w:hAnsi="Times New Roman" w:cs="Times New Roman"/>
          <w:sz w:val="24"/>
        </w:rPr>
        <w:tab/>
        <w:t>Liu GH, Zhou ZG, Chen R, Wang MJ, Zhou B, Li Y, et al. Serum miR-21 and miR-92a as biomarkers in the diagnosis and prognosis of colorectal cancer. Tumour Biol 2013;34(4):2175-81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8.</w:t>
      </w:r>
      <w:r w:rsidRPr="00906DCC">
        <w:rPr>
          <w:rFonts w:ascii="Times New Roman" w:hAnsi="Times New Roman" w:cs="Times New Roman"/>
          <w:sz w:val="24"/>
        </w:rPr>
        <w:tab/>
        <w:t>Toiyama Y, Takahashi M, Hur K, Nagasaka T, Tanaka K, Inoue Y, et al. Serum miR-21 as a diagnostic and prognostic biomarker in colorectal cancer. J Natl Cancer Inst 2013;105(12):849-59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9.</w:t>
      </w:r>
      <w:r w:rsidRPr="00906DCC">
        <w:rPr>
          <w:rFonts w:ascii="Times New Roman" w:hAnsi="Times New Roman" w:cs="Times New Roman"/>
          <w:sz w:val="24"/>
        </w:rPr>
        <w:tab/>
        <w:t>Menendez P, Padilla D, Villarejo P, Palomino T, Nieto P, Menendez JM, et al. Prognostic implications of serum microRNA-21 in colorectal cancer. J Surg Oncol 2013;108(6):369-73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0.</w:t>
      </w:r>
      <w:r w:rsidRPr="00906DCC">
        <w:rPr>
          <w:rFonts w:ascii="Times New Roman" w:hAnsi="Times New Roman" w:cs="Times New Roman"/>
          <w:sz w:val="24"/>
        </w:rPr>
        <w:tab/>
        <w:t>Fu J, Tang W, Du P, Wang G, Chen W, Li J, et al. Identifying microRNA-mRNA regulatory network in colorectal cancer by a combination of expression profile and bioinformatics analysis. BMC Syst Biol 2012;6:68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1.</w:t>
      </w:r>
      <w:r w:rsidRPr="00906DCC">
        <w:rPr>
          <w:rFonts w:ascii="Times New Roman" w:hAnsi="Times New Roman" w:cs="Times New Roman"/>
          <w:sz w:val="24"/>
        </w:rPr>
        <w:tab/>
        <w:t>Weissmann-Brenner A, Kushnir M, Lithwick Yanai G, Aharonov R, Gibori H, Purim O, et al. Tumor microRNA-29a expression and the risk of recurrence in stage II colon cancer. Int J Oncol 2012;40(6):2097-103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lastRenderedPageBreak/>
        <w:t>12.</w:t>
      </w:r>
      <w:r w:rsidRPr="00906DCC">
        <w:rPr>
          <w:rFonts w:ascii="Times New Roman" w:hAnsi="Times New Roman" w:cs="Times New Roman"/>
          <w:sz w:val="24"/>
        </w:rPr>
        <w:tab/>
        <w:t>Kuo TY, Hsi E, Yang IP, Tsai PC, Wang JY, Juo SH. Computational analysis of mRNA expression profiles identifies microRNA-29a/c as predictor of colorectal cancer early recurrence. PLoS One 2012;7(2):e31587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3.</w:t>
      </w:r>
      <w:r w:rsidRPr="00906DCC">
        <w:rPr>
          <w:rFonts w:ascii="Times New Roman" w:hAnsi="Times New Roman" w:cs="Times New Roman"/>
          <w:sz w:val="24"/>
        </w:rPr>
        <w:tab/>
        <w:t>Huang Z, Huang D, Ni S, Peng Z, Sheng W, Du X. Plasma microRNAs are promising novel biomarkers for early detection of colorectal cancer. Int J Cancer 2010;127(1):118-26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4.</w:t>
      </w:r>
      <w:r w:rsidRPr="00906DCC">
        <w:rPr>
          <w:rFonts w:ascii="Times New Roman" w:hAnsi="Times New Roman" w:cs="Times New Roman"/>
          <w:sz w:val="24"/>
        </w:rPr>
        <w:tab/>
        <w:t>Giraldez MD, Lozano JJ, Ramirez G, Hijona E, Bujanda L, Castells A, et al. Circulating microRNAs as biomarkers of colorectal cancer: results from a genome-wide profiling and validation study. Clin Gastroenterol Hepatol 2013;11(6):681-8 e3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5.</w:t>
      </w:r>
      <w:r w:rsidRPr="00906DCC">
        <w:rPr>
          <w:rFonts w:ascii="Times New Roman" w:hAnsi="Times New Roman" w:cs="Times New Roman"/>
          <w:sz w:val="24"/>
        </w:rPr>
        <w:tab/>
        <w:t>Wang LG, Gu J. Serum microRNA-29a is a promising novel marker for early detection of colorectal liver metastasis. Cancer Epidemiol 2012;36(1):e61-7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6.</w:t>
      </w:r>
      <w:r w:rsidRPr="00906DCC">
        <w:rPr>
          <w:rFonts w:ascii="Times New Roman" w:hAnsi="Times New Roman" w:cs="Times New Roman"/>
          <w:sz w:val="24"/>
        </w:rPr>
        <w:tab/>
        <w:t>Brunet Vega A, Pericay C, Moya I, Ferrer A, Dotor E, Pisa A, et al. microRNA expression profile in stage III colorectal cancer: circulating miR-18a and miR-29a as promising biomarkers. Oncol Rep 2013;30(1):320-6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7.</w:t>
      </w:r>
      <w:r w:rsidRPr="00906DCC">
        <w:rPr>
          <w:rFonts w:ascii="Times New Roman" w:hAnsi="Times New Roman" w:cs="Times New Roman"/>
          <w:sz w:val="24"/>
        </w:rPr>
        <w:tab/>
        <w:t>Schee K, Boye K, Abrahamsen TW, Fodstad O, Flatmark K. Clinical relevance of microRNA miR-21, miR-31, miR-92a, miR-101, miR-106a and miR-145 in colorectal cancer. BMC Cancer 2012;12:505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8.</w:t>
      </w:r>
      <w:r w:rsidRPr="00906DCC">
        <w:rPr>
          <w:rFonts w:ascii="Times New Roman" w:hAnsi="Times New Roman" w:cs="Times New Roman"/>
          <w:sz w:val="24"/>
        </w:rPr>
        <w:tab/>
        <w:t>Wu CW, Ng SS, Dong YJ, Ng SC, Leung WW, Lee CW, et al. Detection of miR-92a and miR-21 in stool samples as potential screening biomarkers for colorectal cancer and polyps. Gut 2012;61(5):739-45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19.</w:t>
      </w:r>
      <w:r w:rsidRPr="00906DCC">
        <w:rPr>
          <w:rFonts w:ascii="Times New Roman" w:hAnsi="Times New Roman" w:cs="Times New Roman"/>
          <w:sz w:val="24"/>
        </w:rPr>
        <w:tab/>
        <w:t>Tsuchida A, Ohno S, Wu W, Borjigin N, Fujita K, Aoki T, et al. miR-92 is a key oncogenic component of the miR-17-92 cluster in colon cancer. Cancer Sci 2011;102(12):2264-71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20.</w:t>
      </w:r>
      <w:r w:rsidRPr="00906DCC">
        <w:rPr>
          <w:rFonts w:ascii="Times New Roman" w:hAnsi="Times New Roman" w:cs="Times New Roman"/>
          <w:sz w:val="24"/>
        </w:rPr>
        <w:tab/>
        <w:t>Yu G, Tang JQ, Tian ML, Li H, Wang X, Wu T, et al. Prognostic values of the miR-17-92 cluster and its paralogs in colon cancer. J Surg Oncol 2012;106(3):232-7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21.</w:t>
      </w:r>
      <w:r w:rsidRPr="00906DCC">
        <w:rPr>
          <w:rFonts w:ascii="Times New Roman" w:hAnsi="Times New Roman" w:cs="Times New Roman"/>
          <w:sz w:val="24"/>
        </w:rPr>
        <w:tab/>
        <w:t>Ng EK, Chong WW, Jin H, Lam EK, Shin VY, Yu J, et al. Differential expression of microRNAs in plasma of patients with colorectal cancer: a potential marker for colorectal cancer screening. Gut 2009;58(10):1375-81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22.</w:t>
      </w:r>
      <w:r w:rsidRPr="00906DCC">
        <w:rPr>
          <w:rFonts w:ascii="Times New Roman" w:hAnsi="Times New Roman" w:cs="Times New Roman"/>
          <w:sz w:val="24"/>
        </w:rPr>
        <w:tab/>
        <w:t>Xu XM, Qian JC, Deng ZL, Cai Z, Tang T, Wang P, et al. Expression of miR-21, miR-31, miR-96 and miR-135b is correlated with the clinical parameters of colorectal cancer. Oncol Lett 2012;4(2):339-345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23.</w:t>
      </w:r>
      <w:r w:rsidRPr="00906DCC">
        <w:rPr>
          <w:rFonts w:ascii="Times New Roman" w:hAnsi="Times New Roman" w:cs="Times New Roman"/>
          <w:sz w:val="24"/>
        </w:rPr>
        <w:tab/>
        <w:t xml:space="preserve">Faltejskova P, Svoboda M, Srutova K, Mlcochova J, Besse A, Nekvindova J, et al. Identification and functional screening of </w:t>
      </w:r>
      <w:r w:rsidRPr="00906DCC">
        <w:rPr>
          <w:rFonts w:ascii="Times New Roman" w:hAnsi="Times New Roman" w:cs="Times New Roman"/>
          <w:sz w:val="24"/>
        </w:rPr>
        <w:lastRenderedPageBreak/>
        <w:t>microRNAs highly deregulated in colorectal cancer. J Cell Mol Med 2012;16(11):2655-66.</w:t>
      </w:r>
    </w:p>
    <w:p w:rsidR="00E96676" w:rsidRPr="00906DCC" w:rsidRDefault="00E96676" w:rsidP="00906DCC">
      <w:pPr>
        <w:ind w:left="810" w:hanging="810"/>
        <w:rPr>
          <w:rFonts w:ascii="Times New Roman" w:hAnsi="Times New Roman" w:cs="Times New Roman"/>
          <w:sz w:val="24"/>
        </w:rPr>
      </w:pPr>
      <w:r w:rsidRPr="00906DCC">
        <w:rPr>
          <w:rFonts w:ascii="Times New Roman" w:hAnsi="Times New Roman" w:cs="Times New Roman"/>
          <w:sz w:val="24"/>
        </w:rPr>
        <w:t>24.</w:t>
      </w:r>
      <w:r w:rsidRPr="00906DCC">
        <w:rPr>
          <w:rFonts w:ascii="Times New Roman" w:hAnsi="Times New Roman" w:cs="Times New Roman"/>
          <w:sz w:val="24"/>
        </w:rPr>
        <w:tab/>
        <w:t>Gaedcke J, Grade M, Camps J, Sokilde R, Kaczkowski B, Schetter AJ, et al. The rectal cancer microRNAome--microRNA expression in rectal cancer and matched normal mucosa. Clin Cancer Res 2012;18(18):4919-30.</w:t>
      </w:r>
    </w:p>
    <w:p w:rsidR="00E96676" w:rsidRPr="0019295D" w:rsidRDefault="00E96676" w:rsidP="00E96676">
      <w:pPr>
        <w:rPr>
          <w:rFonts w:ascii="Times New Roman" w:hAnsi="Times New Roman" w:cs="Times New Roman"/>
          <w:sz w:val="20"/>
        </w:rPr>
      </w:pPr>
    </w:p>
    <w:p w:rsidR="002735C0" w:rsidRDefault="006A55EF" w:rsidP="00E96676">
      <w:pPr>
        <w:ind w:left="720" w:hanging="720"/>
        <w:rPr>
          <w:rFonts w:ascii="Times New Roman" w:hAnsi="Times New Roman" w:cs="Times New Roman"/>
        </w:rPr>
      </w:pPr>
      <w:r w:rsidRPr="0019295D">
        <w:rPr>
          <w:rFonts w:ascii="Times New Roman" w:hAnsi="Times New Roman" w:cs="Times New Roman"/>
        </w:rPr>
        <w:fldChar w:fldCharType="end"/>
      </w:r>
    </w:p>
    <w:p w:rsidR="009D6970" w:rsidRPr="00327D4A" w:rsidRDefault="009D6970" w:rsidP="00327D4A">
      <w:pPr>
        <w:widowControl/>
        <w:jc w:val="left"/>
        <w:rPr>
          <w:rFonts w:ascii="Times New Roman" w:hAnsi="Times New Roman" w:cs="Times New Roman"/>
        </w:rPr>
      </w:pPr>
      <w:bookmarkStart w:id="0" w:name="_GoBack"/>
      <w:bookmarkEnd w:id="0"/>
    </w:p>
    <w:sectPr w:rsidR="009D6970" w:rsidRPr="00327D4A" w:rsidSect="009D6970">
      <w:pgSz w:w="16838" w:h="11906" w:orient="landscape"/>
      <w:pgMar w:top="1701" w:right="1985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0373" w:rsidRDefault="00400373" w:rsidP="00FA7E08">
      <w:r>
        <w:separator/>
      </w:r>
    </w:p>
  </w:endnote>
  <w:endnote w:type="continuationSeparator" w:id="0">
    <w:p w:rsidR="00400373" w:rsidRDefault="00400373" w:rsidP="00FA7E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0373" w:rsidRDefault="00400373" w:rsidP="00FA7E08">
      <w:r>
        <w:separator/>
      </w:r>
    </w:p>
  </w:footnote>
  <w:footnote w:type="continuationSeparator" w:id="0">
    <w:p w:rsidR="00400373" w:rsidRDefault="00400373" w:rsidP="00FA7E0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serum microRNA in adenoma supplementary.enl&lt;/item&gt;&lt;/Libraries&gt;&lt;/ENLibraries&gt;"/>
  </w:docVars>
  <w:rsids>
    <w:rsidRoot w:val="009D6970"/>
    <w:rsid w:val="00057DBB"/>
    <w:rsid w:val="0019295D"/>
    <w:rsid w:val="002735C0"/>
    <w:rsid w:val="00327D4A"/>
    <w:rsid w:val="00385EAB"/>
    <w:rsid w:val="00400373"/>
    <w:rsid w:val="00440D99"/>
    <w:rsid w:val="004D00E7"/>
    <w:rsid w:val="004E3E1C"/>
    <w:rsid w:val="005063D8"/>
    <w:rsid w:val="006A55EF"/>
    <w:rsid w:val="006C2429"/>
    <w:rsid w:val="006F4386"/>
    <w:rsid w:val="00824BD2"/>
    <w:rsid w:val="00906DCC"/>
    <w:rsid w:val="009C160C"/>
    <w:rsid w:val="009D6970"/>
    <w:rsid w:val="00A11D04"/>
    <w:rsid w:val="00A30D26"/>
    <w:rsid w:val="00AB6967"/>
    <w:rsid w:val="00BD4080"/>
    <w:rsid w:val="00C815F1"/>
    <w:rsid w:val="00E96676"/>
    <w:rsid w:val="00F9434A"/>
    <w:rsid w:val="00FA4E91"/>
    <w:rsid w:val="00FA7E08"/>
    <w:rsid w:val="00FD79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7E08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FA7E08"/>
  </w:style>
  <w:style w:type="paragraph" w:styleId="a5">
    <w:name w:val="footer"/>
    <w:basedOn w:val="a"/>
    <w:link w:val="a6"/>
    <w:uiPriority w:val="99"/>
    <w:unhideWhenUsed/>
    <w:rsid w:val="00FA7E08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FA7E08"/>
  </w:style>
  <w:style w:type="paragraph" w:styleId="a7">
    <w:name w:val="Balloon Text"/>
    <w:basedOn w:val="a"/>
    <w:link w:val="a8"/>
    <w:uiPriority w:val="99"/>
    <w:semiHidden/>
    <w:unhideWhenUsed/>
    <w:rsid w:val="00FA7E08"/>
    <w:rPr>
      <w:rFonts w:asciiTheme="majorHAnsi" w:eastAsiaTheme="majorEastAsia" w:hAnsiTheme="majorHAnsi" w:cstheme="majorBidi"/>
      <w:sz w:val="18"/>
      <w:szCs w:val="18"/>
    </w:rPr>
  </w:style>
  <w:style w:type="character" w:customStyle="1" w:styleId="a8">
    <w:name w:val="吹き出し (文字)"/>
    <w:basedOn w:val="a0"/>
    <w:link w:val="a7"/>
    <w:uiPriority w:val="99"/>
    <w:semiHidden/>
    <w:rsid w:val="00FA7E08"/>
    <w:rPr>
      <w:rFonts w:asciiTheme="majorHAnsi" w:eastAsiaTheme="majorEastAsia" w:hAnsiTheme="majorHAnsi" w:cstheme="majorBid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7E08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FA7E08"/>
  </w:style>
  <w:style w:type="paragraph" w:styleId="a5">
    <w:name w:val="footer"/>
    <w:basedOn w:val="a"/>
    <w:link w:val="a6"/>
    <w:uiPriority w:val="99"/>
    <w:unhideWhenUsed/>
    <w:rsid w:val="00FA7E08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FA7E08"/>
  </w:style>
  <w:style w:type="paragraph" w:styleId="a7">
    <w:name w:val="Balloon Text"/>
    <w:basedOn w:val="a"/>
    <w:link w:val="a8"/>
    <w:uiPriority w:val="99"/>
    <w:semiHidden/>
    <w:unhideWhenUsed/>
    <w:rsid w:val="00FA7E08"/>
    <w:rPr>
      <w:rFonts w:asciiTheme="majorHAnsi" w:eastAsiaTheme="majorEastAsia" w:hAnsiTheme="majorHAnsi" w:cstheme="majorBidi"/>
      <w:sz w:val="18"/>
      <w:szCs w:val="18"/>
    </w:rPr>
  </w:style>
  <w:style w:type="character" w:customStyle="1" w:styleId="a8">
    <w:name w:val="吹き出し (文字)"/>
    <w:basedOn w:val="a0"/>
    <w:link w:val="a7"/>
    <w:uiPriority w:val="99"/>
    <w:semiHidden/>
    <w:rsid w:val="00FA7E08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485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93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15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132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15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05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549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375</Words>
  <Characters>13538</Characters>
  <Application>Microsoft Office Word</Application>
  <DocSecurity>0</DocSecurity>
  <Lines>112</Lines>
  <Paragraphs>31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58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ji Toiyama</dc:creator>
  <cp:lastModifiedBy>Yuji Toiyama</cp:lastModifiedBy>
  <cp:revision>3</cp:revision>
  <cp:lastPrinted>2015-09-28T08:26:00Z</cp:lastPrinted>
  <dcterms:created xsi:type="dcterms:W3CDTF">2016-07-27T10:03:00Z</dcterms:created>
  <dcterms:modified xsi:type="dcterms:W3CDTF">2016-07-27T10:03:00Z</dcterms:modified>
</cp:coreProperties>
</file>